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5"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99"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99"/>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0"/>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6" w:name="_APPENDIX_B_–"/>
      <w:bookmarkStart w:id="507" w:name="_Toc132325935"/>
      <w:bookmarkEnd w:id="506"/>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7"/>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8"/>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09"/>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0" w:name="_Hlk115855757"/>
            <w:r w:rsidRPr="006B11E7">
              <w:rPr>
                <w:color w:val="000000" w:themeColor="text1"/>
              </w:rPr>
              <w:t xml:space="preserve">Naïve Bayes </w:t>
            </w:r>
            <w:bookmarkEnd w:id="510"/>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1" w:name="_Toc125663166"/>
      <w:bookmarkStart w:id="512"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1"/>
      <w:bookmarkEnd w:id="512"/>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3" w:name="_B.1._Requirement_elicitation"/>
      <w:bookmarkStart w:id="514" w:name="_A.1._Requirement_elicitation"/>
      <w:bookmarkStart w:id="515" w:name="_C.1._Requirement_elicitation"/>
      <w:bookmarkStart w:id="516" w:name="_Toc125663167"/>
      <w:bookmarkStart w:id="517" w:name="_Toc132325939"/>
      <w:bookmarkStart w:id="518" w:name="_Toc121126709"/>
      <w:bookmarkEnd w:id="513"/>
      <w:bookmarkEnd w:id="514"/>
      <w:bookmarkEnd w:id="515"/>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6"/>
      <w:bookmarkEnd w:id="517"/>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19"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8"/>
      <w:bookmarkEnd w:id="5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0" w:name="_B.2._Survey_analysis"/>
      <w:bookmarkStart w:id="521" w:name="_A.2._Survey_thematic"/>
      <w:bookmarkStart w:id="522" w:name="_B.3._Interview_analysis"/>
      <w:bookmarkStart w:id="523" w:name="_A.3._Interview_thematic"/>
      <w:bookmarkStart w:id="524" w:name="_A.2._Interview_analysis"/>
      <w:bookmarkStart w:id="525" w:name="_C.2._Interview_analysis"/>
      <w:bookmarkStart w:id="526" w:name="_Toc132325940"/>
      <w:bookmarkStart w:id="527" w:name="_Toc121126711"/>
      <w:bookmarkEnd w:id="520"/>
      <w:bookmarkEnd w:id="521"/>
      <w:bookmarkEnd w:id="522"/>
      <w:bookmarkEnd w:id="523"/>
      <w:bookmarkEnd w:id="524"/>
      <w:bookmarkEnd w:id="525"/>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6"/>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8"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7"/>
      <w:bookmarkEnd w:id="528"/>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29" w:name="_B.4._Use_case"/>
      <w:bookmarkStart w:id="530" w:name="_A.4._Use_case"/>
      <w:bookmarkStart w:id="531" w:name="_Toc125663170"/>
      <w:bookmarkEnd w:id="529"/>
      <w:bookmarkEnd w:id="530"/>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2"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2"/>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3" w:name="_A.3._Survey_analysis"/>
      <w:bookmarkStart w:id="534" w:name="_C.3._Survey_analysis"/>
      <w:bookmarkStart w:id="535" w:name="_Toc125663168"/>
      <w:bookmarkStart w:id="536" w:name="_Toc132325941"/>
      <w:bookmarkStart w:id="537" w:name="_A.2._Survey_analysis"/>
      <w:bookmarkStart w:id="538" w:name="_A.4._Use_case_descriptions"/>
      <w:bookmarkEnd w:id="533"/>
      <w:bookmarkEnd w:id="534"/>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39" w:name="_A.3._Survey_thematic"/>
      <w:bookmarkEnd w:id="535"/>
      <w:bookmarkEnd w:id="536"/>
      <w:bookmarkEnd w:id="539"/>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0" w:name="_C.4._Use_case"/>
      <w:bookmarkStart w:id="541" w:name="_Toc132325942"/>
      <w:bookmarkStart w:id="542" w:name="_Toc121126710"/>
      <w:bookmarkEnd w:id="537"/>
      <w:bookmarkEnd w:id="54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2"/>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3"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1"/>
      <w:bookmarkEnd w:id="541"/>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4"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5" w:name="_Toc125663171"/>
      <w:bookmarkStart w:id="546" w:name="_Toc126793291"/>
      <w:bookmarkEnd w:id="53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6"/>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7"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7"/>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8"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8"/>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5" w:name="_C.5._Functional_requirements"/>
      <w:bookmarkStart w:id="556" w:name="_Toc132325943"/>
      <w:bookmarkEnd w:id="555"/>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5"/>
      <w:bookmarkEnd w:id="556"/>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7" w:name="_Toc121126706"/>
      <w:bookmarkStart w:id="558"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7"/>
      <w:bookmarkEnd w:id="558"/>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59" w:name="_Toc125663172"/>
      <w:bookmarkStart w:id="560"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Start w:id="561" w:name="_GoBack"/>
      <w:bookmarkEnd w:id="559"/>
      <w:bookmarkEnd w:id="560"/>
      <w:bookmarkEnd w:id="561"/>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Toc125663173"/>
      <w:bookmarkStart w:id="567" w:name="_Toc132325945"/>
      <w:bookmarkStart w:id="568" w:name="_B.2._Algorithm_intuition"/>
      <w:bookmarkEnd w:id="562"/>
      <w:bookmarkEnd w:id="563"/>
      <w:bookmarkEnd w:id="564"/>
      <w:bookmarkEnd w:id="565"/>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6"/>
      <w:bookmarkEnd w:id="567"/>
    </w:p>
    <w:bookmarkEnd w:id="568"/>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9" w:name="_Toc121649178"/>
      <w:bookmarkStart w:id="570"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9"/>
      <w:bookmarkEnd w:id="570"/>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71"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71"/>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w:lastRenderedPageBreak/>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72" w:name="_B.2._Algorithm_complexity"/>
      <w:bookmarkStart w:id="573" w:name="_B.3._Tweet_sentiment"/>
      <w:bookmarkStart w:id="574" w:name="_B.2._Tweet_sentiment"/>
      <w:bookmarkStart w:id="575" w:name="_D.2._Tweet_sentiment"/>
      <w:bookmarkStart w:id="576" w:name="_Toc132325946"/>
      <w:bookmarkEnd w:id="572"/>
      <w:bookmarkEnd w:id="573"/>
      <w:bookmarkEnd w:id="574"/>
      <w:bookmarkEnd w:id="575"/>
      <w:r>
        <w:rPr>
          <w:rFonts w:ascii="Times New Roman Regular" w:hAnsi="Times New Roman Regular" w:cs="Times New Roman Regular"/>
          <w:b/>
          <w:bCs/>
          <w:color w:val="auto"/>
          <w:sz w:val="28"/>
          <w:szCs w:val="28"/>
        </w:rPr>
        <w:lastRenderedPageBreak/>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6"/>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7" w:name="_B.3._LTS_algorithm"/>
      <w:bookmarkStart w:id="578" w:name="_D.3._LTS_algorithm"/>
      <w:bookmarkStart w:id="579" w:name="_Toc132325947"/>
      <w:bookmarkEnd w:id="577"/>
      <w:bookmarkEnd w:id="578"/>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9"/>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80"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80"/>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81" w:name="_B.2._UI_wireframes"/>
      <w:bookmarkStart w:id="582" w:name="_C.2._UI_wireframes"/>
      <w:bookmarkStart w:id="583" w:name="_B.4._UI_wireframes"/>
      <w:bookmarkStart w:id="584" w:name="_D.4._UI_wireframes"/>
      <w:bookmarkStart w:id="585" w:name="_Toc125663174"/>
      <w:bookmarkStart w:id="586" w:name="_Toc132325948"/>
      <w:bookmarkStart w:id="587" w:name="_B.3._UI_wireframes"/>
      <w:bookmarkEnd w:id="581"/>
      <w:bookmarkEnd w:id="582"/>
      <w:bookmarkEnd w:id="583"/>
      <w:bookmarkEnd w:id="584"/>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5"/>
      <w:bookmarkEnd w:id="5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7"/>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79"/>
            <w:bookmarkStart w:id="589"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8"/>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0"/>
            <w:bookmarkStart w:id="591"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90"/>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1"/>
            <w:bookmarkStart w:id="593"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2"/>
            <w:bookmarkEnd w:id="593"/>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2"/>
            <w:bookmarkStart w:id="595"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4"/>
            <w:bookmarkEnd w:id="595"/>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3"/>
            <w:bookmarkStart w:id="597"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6"/>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8" w:name="_Toc121649184"/>
            <w:bookmarkStart w:id="599"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8"/>
            <w:bookmarkEnd w:id="599"/>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00" w:name="_Toc121649185"/>
            <w:bookmarkStart w:id="601"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600"/>
            <w:bookmarkEnd w:id="601"/>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602" w:name="_C.1._Fetch_data"/>
      <w:bookmarkStart w:id="603" w:name="_D.1._Fetch_data"/>
      <w:bookmarkStart w:id="604" w:name="_Toc132325949"/>
      <w:bookmarkEnd w:id="602"/>
      <w:bookmarkEnd w:id="603"/>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4"/>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5" w:name="_D.1._Selection_of"/>
      <w:bookmarkStart w:id="606" w:name="_C.1._Selection_of"/>
      <w:bookmarkStart w:id="607" w:name="_E.1._Selection_of"/>
      <w:bookmarkStart w:id="608" w:name="_Toc132325950"/>
      <w:bookmarkEnd w:id="605"/>
      <w:bookmarkEnd w:id="606"/>
      <w:bookmarkEnd w:id="60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8"/>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9" w:name="_Toc124969336"/>
      <w:bookmarkStart w:id="610"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9"/>
      <w:bookmarkEnd w:id="610"/>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11" w:name="_D.2._Selection_of"/>
      <w:bookmarkStart w:id="612" w:name="_C.2._Selection_of"/>
      <w:bookmarkStart w:id="613" w:name="_E.2._Selection_of"/>
      <w:bookmarkStart w:id="614" w:name="_Toc132325951"/>
      <w:bookmarkStart w:id="615" w:name="_Toc124969337"/>
      <w:bookmarkEnd w:id="611"/>
      <w:bookmarkEnd w:id="612"/>
      <w:bookmarkEnd w:id="613"/>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4"/>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6"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5"/>
      <w:bookmarkEnd w:id="616"/>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7" w:name="_D.3._Selection_of"/>
      <w:bookmarkStart w:id="618" w:name="_C.3._Selection_of"/>
      <w:bookmarkStart w:id="619" w:name="_E.3._Selection_of"/>
      <w:bookmarkStart w:id="620" w:name="_Toc132325952"/>
      <w:bookmarkEnd w:id="617"/>
      <w:bookmarkEnd w:id="618"/>
      <w:bookmarkEnd w:id="619"/>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20"/>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1" w:name="_Toc124969338"/>
      <w:bookmarkStart w:id="622"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21"/>
      <w:bookmarkEnd w:id="622"/>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3" w:name="_C.4._Selection_of"/>
      <w:bookmarkStart w:id="624" w:name="_D.4._Selection_of"/>
      <w:bookmarkStart w:id="625" w:name="_E.4._Selection_of"/>
      <w:bookmarkStart w:id="626" w:name="_Toc132325953"/>
      <w:bookmarkEnd w:id="623"/>
      <w:bookmarkEnd w:id="624"/>
      <w:bookmarkEnd w:id="62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6"/>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7" w:name="_Toc124969339"/>
      <w:bookmarkStart w:id="628"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7"/>
      <w:bookmarkEnd w:id="628"/>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9" w:name="_C.5._Fetch_data"/>
      <w:bookmarkStart w:id="630" w:name="_E.5._Fetch_data"/>
      <w:bookmarkStart w:id="631" w:name="_Toc125663176"/>
      <w:bookmarkStart w:id="632" w:name="_Toc132325954"/>
      <w:bookmarkEnd w:id="629"/>
      <w:bookmarkEnd w:id="63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31"/>
      <w:bookmarkEnd w:id="632"/>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3" w:name="_Toc124969361"/>
      <w:bookmarkStart w:id="634"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3"/>
      <w:bookmarkEnd w:id="634"/>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5" w:name="_Toc124969362"/>
            <w:bookmarkStart w:id="636"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5"/>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6"/>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7" w:name="_Toc124969363"/>
            <w:bookmarkStart w:id="638"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7"/>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8"/>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9"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9"/>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0" w:name="_Toc124969364"/>
      <w:bookmarkStart w:id="641"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40"/>
      <w:bookmarkEnd w:id="641"/>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2" w:name="_Toc124969365"/>
      <w:bookmarkStart w:id="643"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42"/>
      <w:bookmarkEnd w:id="643"/>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4" w:name="_D.2._Preprocessing"/>
      <w:bookmarkStart w:id="645" w:name="_C.6._Preprocessing"/>
      <w:bookmarkStart w:id="646" w:name="_C.2._Preprocessing"/>
      <w:bookmarkStart w:id="647" w:name="_E.6._Preprocessing"/>
      <w:bookmarkStart w:id="648" w:name="_Toc125663177"/>
      <w:bookmarkStart w:id="649" w:name="_Toc132325955"/>
      <w:bookmarkEnd w:id="644"/>
      <w:bookmarkEnd w:id="645"/>
      <w:bookmarkEnd w:id="646"/>
      <w:bookmarkEnd w:id="64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8"/>
      <w:bookmarkEnd w:id="649"/>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50" w:name="_Toc124969367"/>
      <w:bookmarkStart w:id="651"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50"/>
      <w:bookmarkEnd w:id="651"/>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52" w:name="_Toc124969368"/>
      <w:bookmarkStart w:id="653"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52"/>
      <w:bookmarkEnd w:id="653"/>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4"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4"/>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5" w:name="_E.7._User_interface"/>
      <w:bookmarkStart w:id="656" w:name="_Toc132325956"/>
      <w:bookmarkEnd w:id="655"/>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6"/>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7"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7"/>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8"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8"/>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9"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9"/>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60"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60"/>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61"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61"/>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62"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62"/>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3"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3"/>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4"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4"/>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5" w:name="_D.1._Functional_testing"/>
      <w:bookmarkStart w:id="666" w:name="_F.1._Functional_testing"/>
      <w:bookmarkStart w:id="667" w:name="_Toc132325958"/>
      <w:bookmarkEnd w:id="665"/>
      <w:bookmarkEnd w:id="666"/>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7"/>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8"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8"/>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9" w:name="_D.2._Non-functional_testing"/>
      <w:bookmarkStart w:id="670" w:name="_F.2._Non-functional_testing"/>
      <w:bookmarkStart w:id="671" w:name="_Toc132325959"/>
      <w:bookmarkEnd w:id="669"/>
      <w:bookmarkEnd w:id="670"/>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71"/>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72"/>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3"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3"/>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4"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4"/>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5"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5"/>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6"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6"/>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7"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7"/>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8"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8"/>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9"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9"/>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0" w:name="_E.1._Expert_evaluators"/>
      <w:bookmarkStart w:id="681" w:name="_G.1._Expert_evaluators"/>
      <w:bookmarkStart w:id="682" w:name="_Toc132325961"/>
      <w:bookmarkEnd w:id="680"/>
      <w:bookmarkEnd w:id="681"/>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2"/>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3"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83"/>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FD2F9D">
        <w:tc>
          <w:tcPr>
            <w:tcW w:w="1376"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3749"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FD2F9D">
        <w:tc>
          <w:tcPr>
            <w:tcW w:w="1376"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3749"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FD2F9D">
        <w:tc>
          <w:tcPr>
            <w:tcW w:w="1376"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3749"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FD2F9D">
        <w:tc>
          <w:tcPr>
            <w:tcW w:w="1376"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3749"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FD2F9D">
        <w:tc>
          <w:tcPr>
            <w:tcW w:w="1376"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3749"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FD2F9D">
        <w:tc>
          <w:tcPr>
            <w:tcW w:w="1376"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3749"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FD2F9D">
        <w:tc>
          <w:tcPr>
            <w:tcW w:w="1376"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3749"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4" w:name="_E.2._Evaluation_of_1"/>
      <w:bookmarkStart w:id="685" w:name="_G.2._Evaluation_of"/>
      <w:bookmarkStart w:id="686" w:name="_Toc132325962"/>
      <w:bookmarkEnd w:id="684"/>
      <w:bookmarkEnd w:id="685"/>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6"/>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7"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7"/>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1F6D784B"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8" w:name="_E.2._Evaluation_of"/>
      <w:bookmarkStart w:id="689" w:name="_E.3._Evaluation_of"/>
      <w:bookmarkStart w:id="690" w:name="_G.3._Evaluation_of"/>
      <w:bookmarkStart w:id="691" w:name="_Toc132325963"/>
      <w:bookmarkEnd w:id="688"/>
      <w:bookmarkEnd w:id="689"/>
      <w:bookmarkEnd w:id="690"/>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1"/>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2"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2"/>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590C07F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93"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3"/>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4" w:name="_Toc125663178"/>
      <w:bookmarkStart w:id="695"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4"/>
      <w:bookmarkEnd w:id="695"/>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6" w:name="_E.1._Project_scope"/>
      <w:bookmarkStart w:id="697" w:name="_D.1._Project_schedule"/>
      <w:bookmarkStart w:id="698" w:name="_E.4._Evaluation_metrics"/>
      <w:bookmarkStart w:id="699" w:name="_D.3._Evaluation_metrics"/>
      <w:bookmarkStart w:id="700" w:name="_D.2._Status_of"/>
      <w:bookmarkStart w:id="701" w:name="_F.2._Status_of"/>
      <w:bookmarkStart w:id="702" w:name="_F.1._Status_of"/>
      <w:bookmarkStart w:id="703" w:name="_H.1._Status_of"/>
      <w:bookmarkStart w:id="704" w:name="_Toc132325965"/>
      <w:bookmarkStart w:id="705" w:name="_D.4._Evaluation_metrics"/>
      <w:bookmarkEnd w:id="696"/>
      <w:bookmarkEnd w:id="697"/>
      <w:bookmarkEnd w:id="698"/>
      <w:bookmarkEnd w:id="699"/>
      <w:bookmarkEnd w:id="700"/>
      <w:bookmarkEnd w:id="701"/>
      <w:bookmarkEnd w:id="702"/>
      <w:bookmarkEnd w:id="703"/>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4"/>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6"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6"/>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7" w:name="_F.3._Achievement_of"/>
      <w:bookmarkStart w:id="708" w:name="_F.2._Achievement_of"/>
      <w:bookmarkStart w:id="709" w:name="_H.2._Achievement_of"/>
      <w:bookmarkStart w:id="710" w:name="_Toc132325966"/>
      <w:bookmarkEnd w:id="705"/>
      <w:bookmarkEnd w:id="707"/>
      <w:bookmarkEnd w:id="708"/>
      <w:bookmarkEnd w:id="709"/>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0"/>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1"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1"/>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2" w:name="_F.3._Project_scope"/>
      <w:bookmarkStart w:id="713" w:name="_H.3._Project_scope"/>
      <w:bookmarkStart w:id="714" w:name="_APPENDIX_E_–"/>
      <w:bookmarkStart w:id="715" w:name="_APPENDIX_G_–"/>
      <w:bookmarkStart w:id="716" w:name="_APPENDIX_I_–"/>
      <w:bookmarkStart w:id="717" w:name="_Toc132325967"/>
      <w:bookmarkEnd w:id="712"/>
      <w:bookmarkEnd w:id="713"/>
      <w:bookmarkEnd w:id="714"/>
      <w:bookmarkEnd w:id="715"/>
      <w:bookmarkEnd w:id="716"/>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7"/>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8"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8"/>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9" w:name="_Toc132325969"/>
      <w:bookmarkStart w:id="720"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9"/>
    </w:p>
    <w:bookmarkEnd w:id="720"/>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1"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1"/>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2D4BB" w14:textId="77777777" w:rsidR="00BF31A6" w:rsidRDefault="00BF31A6">
      <w:pPr>
        <w:spacing w:line="240" w:lineRule="auto"/>
      </w:pPr>
      <w:r>
        <w:separator/>
      </w:r>
    </w:p>
  </w:endnote>
  <w:endnote w:type="continuationSeparator" w:id="0">
    <w:p w14:paraId="55053E2C" w14:textId="77777777" w:rsidR="00BF31A6" w:rsidRDefault="00BF31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8F84D" w14:textId="77777777" w:rsidR="00BF31A6" w:rsidRDefault="00BF31A6">
      <w:pPr>
        <w:spacing w:after="0"/>
      </w:pPr>
      <w:r>
        <w:separator/>
      </w:r>
    </w:p>
  </w:footnote>
  <w:footnote w:type="continuationSeparator" w:id="0">
    <w:p w14:paraId="31DB9CEC" w14:textId="77777777" w:rsidR="00BF31A6" w:rsidRDefault="00BF31A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1A6"/>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064C36-7332-4B3F-8E40-81EBF1F9E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9</TotalTime>
  <Pages>192</Pages>
  <Words>59157</Words>
  <Characters>337200</Characters>
  <Application>Microsoft Office Word</Application>
  <DocSecurity>0</DocSecurity>
  <Lines>2810</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85</cp:revision>
  <cp:lastPrinted>2023-04-12T03:44:00Z</cp:lastPrinted>
  <dcterms:created xsi:type="dcterms:W3CDTF">2022-09-26T06:16:00Z</dcterms:created>
  <dcterms:modified xsi:type="dcterms:W3CDTF">2023-04-2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